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67C7C" w14:textId="77777777" w:rsidR="00E81978" w:rsidRDefault="00056B2A">
      <w:pPr>
        <w:pStyle w:val="Title"/>
      </w:pPr>
      <w:r>
        <w:t xml:space="preserve">Enter title here </w:t>
      </w:r>
    </w:p>
    <w:p w14:paraId="32626455" w14:textId="77777777" w:rsidR="00B823AA" w:rsidRDefault="00B823AA" w:rsidP="00B823AA">
      <w:pPr>
        <w:pStyle w:val="Title2"/>
      </w:pPr>
    </w:p>
    <w:p w14:paraId="03AFEF11" w14:textId="77777777" w:rsidR="00E81978" w:rsidRDefault="00E81978" w:rsidP="00B823AA">
      <w:pPr>
        <w:pStyle w:val="Title2"/>
      </w:pPr>
    </w:p>
    <w:p w14:paraId="0F731F05" w14:textId="77777777" w:rsidR="003F5409" w:rsidRDefault="003F5409" w:rsidP="00B823AA">
      <w:pPr>
        <w:pStyle w:val="Title2"/>
      </w:pPr>
    </w:p>
    <w:p w14:paraId="4E79AD00" w14:textId="77777777" w:rsidR="003F5409" w:rsidRDefault="003F5409" w:rsidP="00B823AA">
      <w:pPr>
        <w:pStyle w:val="Title2"/>
      </w:pPr>
    </w:p>
    <w:p w14:paraId="2CEEBCF5" w14:textId="77777777" w:rsidR="003F5409" w:rsidRDefault="003F5409" w:rsidP="00B823AA">
      <w:pPr>
        <w:pStyle w:val="Title2"/>
      </w:pPr>
    </w:p>
    <w:p w14:paraId="5DD3C251" w14:textId="77777777" w:rsidR="003F5409" w:rsidRDefault="003F5409" w:rsidP="00B823AA">
      <w:pPr>
        <w:pStyle w:val="Title2"/>
      </w:pPr>
    </w:p>
    <w:p w14:paraId="1FD289ED" w14:textId="77777777" w:rsidR="003F5409" w:rsidRDefault="003F5409" w:rsidP="00B823AA">
      <w:pPr>
        <w:pStyle w:val="Title2"/>
      </w:pPr>
    </w:p>
    <w:p w14:paraId="6B01FD2C" w14:textId="77777777" w:rsidR="003F5409" w:rsidRDefault="003F5409" w:rsidP="00B823AA">
      <w:pPr>
        <w:pStyle w:val="Title2"/>
      </w:pPr>
    </w:p>
    <w:p w14:paraId="465A640A" w14:textId="77777777" w:rsidR="003F5409" w:rsidRDefault="003F5409" w:rsidP="00B823AA">
      <w:pPr>
        <w:pStyle w:val="Title2"/>
      </w:pPr>
    </w:p>
    <w:p w14:paraId="14BCB292" w14:textId="77777777" w:rsidR="003F5409" w:rsidRDefault="003F5409" w:rsidP="00B823AA">
      <w:pPr>
        <w:pStyle w:val="Title2"/>
      </w:pPr>
    </w:p>
    <w:p w14:paraId="261B43D6" w14:textId="77777777" w:rsidR="003F5409" w:rsidRDefault="003F5409" w:rsidP="00B823AA">
      <w:pPr>
        <w:pStyle w:val="Title2"/>
      </w:pPr>
    </w:p>
    <w:p w14:paraId="7F063670" w14:textId="77777777" w:rsidR="003F5409" w:rsidRDefault="003F5409" w:rsidP="00B823AA">
      <w:pPr>
        <w:pStyle w:val="Title2"/>
      </w:pPr>
    </w:p>
    <w:p w14:paraId="2C6374C1" w14:textId="77777777" w:rsidR="003F5409" w:rsidRDefault="003F5409" w:rsidP="00B823AA">
      <w:pPr>
        <w:pStyle w:val="Title2"/>
      </w:pPr>
    </w:p>
    <w:p w14:paraId="7E82D292" w14:textId="77777777" w:rsidR="003F5409" w:rsidRDefault="003F5409" w:rsidP="00B823AA">
      <w:pPr>
        <w:pStyle w:val="Title2"/>
      </w:pPr>
    </w:p>
    <w:p w14:paraId="7BD52FA9" w14:textId="77777777" w:rsidR="003F5409" w:rsidRDefault="003F5409" w:rsidP="00B823AA">
      <w:pPr>
        <w:pStyle w:val="Title2"/>
      </w:pPr>
    </w:p>
    <w:p w14:paraId="3C9253B7" w14:textId="77777777" w:rsidR="003F5409" w:rsidRDefault="003F5409" w:rsidP="00B823AA">
      <w:pPr>
        <w:pStyle w:val="Title2"/>
      </w:pPr>
    </w:p>
    <w:p w14:paraId="54A26DEB" w14:textId="77777777" w:rsidR="003F5409" w:rsidRDefault="003F5409" w:rsidP="00B823AA">
      <w:pPr>
        <w:pStyle w:val="Title2"/>
      </w:pPr>
    </w:p>
    <w:p w14:paraId="765FB36C" w14:textId="77777777" w:rsidR="003F5409" w:rsidRDefault="003F5409" w:rsidP="00B823AA">
      <w:pPr>
        <w:pStyle w:val="Title2"/>
      </w:pPr>
    </w:p>
    <w:p w14:paraId="50733B62" w14:textId="77777777" w:rsidR="00EB4828" w:rsidRDefault="00056B2A" w:rsidP="00F6226E">
      <w:pPr>
        <w:pStyle w:val="Title"/>
      </w:pPr>
      <w:r>
        <w:lastRenderedPageBreak/>
        <w:t xml:space="preserve">Ethical and Moral Analysis of “I </w:t>
      </w:r>
      <w:r w:rsidR="0020747B">
        <w:t>H</w:t>
      </w:r>
      <w:r>
        <w:t xml:space="preserve">ave a Dream” by Martin Luther King Jr. </w:t>
      </w:r>
      <w:r w:rsidR="00F36130" w:rsidRPr="00F36130">
        <w:t xml:space="preserve"> </w:t>
      </w:r>
    </w:p>
    <w:p w14:paraId="6FB9EFE5" w14:textId="14DDB0F4" w:rsidR="00EB4828" w:rsidRDefault="00056B2A" w:rsidP="008B21C3">
      <w:r>
        <w:t>Many years ago, Dr. Martin Luther, Jr. presented a riveting, inspirational, and mortifying message to the American nation. Today, his speech is celebrated with the title of "I have a Dream". Standing in the shadow of the Lincoln memorial, with a large gathering in front of him, who was eager to hear the message of prophecy, challenge</w:t>
      </w:r>
      <w:r w:rsidR="0020747B">
        <w:t>,</w:t>
      </w:r>
      <w:r>
        <w:t xml:space="preserve"> and condemnation. In this speech, King called that the American nation is pregnant with the promises of possibilities while being </w:t>
      </w:r>
      <w:r w:rsidR="00FA43BF">
        <w:t>foundering</w:t>
      </w:r>
      <w:r>
        <w:t xml:space="preserve"> the self-actua</w:t>
      </w:r>
      <w:r w:rsidR="00FA43BF">
        <w:t xml:space="preserve">lization. King also </w:t>
      </w:r>
      <w:bookmarkStart w:id="0" w:name="_GoBack"/>
      <w:bookmarkEnd w:id="0"/>
      <w:r w:rsidR="00FA43BF">
        <w:t>clarified that “</w:t>
      </w:r>
      <w:r w:rsidR="00474049">
        <w:t>even</w:t>
      </w:r>
      <w:r>
        <w:t xml:space="preserve"> we face </w:t>
      </w:r>
      <w:r w:rsidR="00474049">
        <w:t>difficulties</w:t>
      </w:r>
      <w:r>
        <w:t xml:space="preserve"> and </w:t>
      </w:r>
      <w:r w:rsidR="00474049">
        <w:t>hardships</w:t>
      </w:r>
      <w:r>
        <w:t xml:space="preserve"> today, I still have a dream which is deep</w:t>
      </w:r>
      <w:r w:rsidR="0020747B">
        <w:t>-</w:t>
      </w:r>
      <w:r>
        <w:t>rooted in the American dream</w:t>
      </w:r>
      <w:r w:rsidR="00FA35A6">
        <w:t xml:space="preserve"> </w:t>
      </w:r>
      <w:r w:rsidR="00FA35A6">
        <w:fldChar w:fldCharType="begin"/>
      </w:r>
      <w:r w:rsidR="0020747B">
        <w:instrText xml:space="preserve"> ADDIN ZOTERO_ITEM CSL_CITATION {"citationID":"LcM6LPi1","properties":{"formattedCitation":"(King 1999)","plainCitation":"(King 1999)","noteIndex":0},"citationItems":[{"id":705,"uris":["http://zotero.org/users/local/s8f0QVnP/items/89DUKLG8"],"uri":["http://zotero.org/users/local/s8f0QVnP/items/89DUKLG8"],"itemData":{"id":705,"type":"book","title":"\" I Have a Dream\" Speech","publisher":"Project Gutenberg.","source":"Google Scholar","author":[{"family":"King","given":"Martin Luther"}],"issued":{"date-parts":[["1999"]]}}}],"schema":"https://github.com/citation-style-language/schema/raw/master/csl-citation.json"} </w:instrText>
      </w:r>
      <w:r w:rsidR="00FA35A6">
        <w:fldChar w:fldCharType="separate"/>
      </w:r>
      <w:r w:rsidR="0020747B" w:rsidRPr="0020747B">
        <w:rPr>
          <w:rFonts w:ascii="Times New Roman" w:hAnsi="Times New Roman" w:cs="Times New Roman"/>
        </w:rPr>
        <w:t>(King 1999)</w:t>
      </w:r>
      <w:r w:rsidR="00FA35A6">
        <w:fldChar w:fldCharType="end"/>
      </w:r>
      <w:r w:rsidR="00474049">
        <w:t>". His voice rose in a rhythmic manner, claiming that America has issued the "Bad Check" against the constitution and the deceleration of independence. He claimed that this bad check is against the constitution of our mother</w:t>
      </w:r>
      <w:r w:rsidR="00B0090A">
        <w:t xml:space="preserve">land </w:t>
      </w:r>
      <w:r w:rsidR="00565DAD">
        <w:t xml:space="preserve">and is </w:t>
      </w:r>
      <w:r w:rsidR="00B0090A">
        <w:t>disordered</w:t>
      </w:r>
      <w:r w:rsidR="00474049">
        <w:t xml:space="preserve"> and muddled</w:t>
      </w:r>
      <w:r w:rsidR="00565DAD">
        <w:t xml:space="preserve">. </w:t>
      </w:r>
      <w:r w:rsidR="0001446A">
        <w:t xml:space="preserve">It is what he had been struggling for throughout life. </w:t>
      </w:r>
    </w:p>
    <w:p w14:paraId="4B352777" w14:textId="77777777" w:rsidR="00520EDB" w:rsidRDefault="00056B2A" w:rsidP="00103583">
      <w:r>
        <w:t xml:space="preserve">What made King prompt such </w:t>
      </w:r>
      <w:r w:rsidR="000B1E5D">
        <w:t>metaphors</w:t>
      </w:r>
      <w:r>
        <w:t xml:space="preserve"> was only known to him. Many believe that the time he made this speech, he was well- aware of the Macedonian call. For such reason</w:t>
      </w:r>
      <w:r w:rsidR="0020747B">
        <w:t>,</w:t>
      </w:r>
      <w:r>
        <w:t xml:space="preserve"> he considered it a moral obligation to make the people of America recognize that how they are being moved away from the basic values of an American dream.  </w:t>
      </w:r>
      <w:r w:rsidR="00CD1B1A">
        <w:t xml:space="preserve">“I have a dream” focuses on the conceptual understanding of life in a beloved community, as he elaborated in his book “Stride toward freedom”. Although Martin Jr. was not the founder of this term, he made himself work to give this title a physical self. ‘The beloved Community’ for him was </w:t>
      </w:r>
      <w:r w:rsidR="006500B1">
        <w:t>which encapsulated a desire for peace, reconciliation, and resolve; but this all should be wrapped in the justice and self-esteem of Americans</w:t>
      </w:r>
      <w:r w:rsidR="0020747B">
        <w:t xml:space="preserve"> </w:t>
      </w:r>
      <w:r w:rsidR="0020747B">
        <w:fldChar w:fldCharType="begin"/>
      </w:r>
      <w:r w:rsidR="0020747B">
        <w:instrText xml:space="preserve"> ADDIN ZOTERO_ITEM CSL_CITATION {"citationID":"cEsvqrDB","properties":{"formattedCitation":"(King 1999)","plainCitation":"(King 1999)","noteIndex":0},"citationItems":[{"id":705,"uris":["http://zotero.org/users/local/s8f0QVnP/items/89DUKLG8"],"uri":["http://zotero.org/users/local/s8f0QVnP/items/89DUKLG8"],"itemData":{"id":705,"type":"book","title":"\" I Have a Dream\" Speech","publisher":"Project Gutenberg.","source":"Google Scholar","author":[{"family":"King","given":"Martin Luther"}],"issued":{"date-parts":[["1999"]]}}}],"schema":"https://github.com/citation-style-language/schema/raw/master/csl-citation.json"} </w:instrText>
      </w:r>
      <w:r w:rsidR="0020747B">
        <w:fldChar w:fldCharType="separate"/>
      </w:r>
      <w:r w:rsidR="0020747B" w:rsidRPr="0020747B">
        <w:rPr>
          <w:rFonts w:ascii="Times New Roman" w:hAnsi="Times New Roman" w:cs="Times New Roman"/>
        </w:rPr>
        <w:t>(King 1999)</w:t>
      </w:r>
      <w:r w:rsidR="0020747B">
        <w:fldChar w:fldCharType="end"/>
      </w:r>
      <w:r w:rsidR="006500B1">
        <w:t xml:space="preserve">. </w:t>
      </w:r>
      <w:r w:rsidR="00934C86">
        <w:t xml:space="preserve">What morals conceptualization beside all </w:t>
      </w:r>
      <w:r w:rsidR="00103583">
        <w:t>his ideas exist</w:t>
      </w:r>
      <w:r w:rsidR="0020747B">
        <w:t>s</w:t>
      </w:r>
      <w:r w:rsidR="00103583">
        <w:t xml:space="preserve"> were which resonated </w:t>
      </w:r>
      <w:r w:rsidR="0020747B">
        <w:t xml:space="preserve">with </w:t>
      </w:r>
      <w:r w:rsidR="00103583">
        <w:t xml:space="preserve">the ideas of </w:t>
      </w:r>
      <w:r w:rsidR="0020747B">
        <w:t xml:space="preserve">a </w:t>
      </w:r>
      <w:r w:rsidR="00103583">
        <w:t xml:space="preserve">Baptist pastor. His moral courage was also inspired </w:t>
      </w:r>
      <w:r w:rsidR="0020747B">
        <w:t>by</w:t>
      </w:r>
      <w:r w:rsidR="00103583">
        <w:t xml:space="preserve"> the </w:t>
      </w:r>
      <w:r w:rsidR="00103583">
        <w:lastRenderedPageBreak/>
        <w:t>leaders of Subcontinent, Gandhi</w:t>
      </w:r>
      <w:r w:rsidR="0020747B">
        <w:t>,</w:t>
      </w:r>
      <w:r w:rsidR="00103583">
        <w:t xml:space="preserve"> and Jinnah, who, by their life, practiced non- violence and resistance</w:t>
      </w:r>
      <w:r w:rsidR="0020747B">
        <w:t xml:space="preserve"> </w:t>
      </w:r>
      <w:r w:rsidR="0020747B">
        <w:fldChar w:fldCharType="begin"/>
      </w:r>
      <w:r w:rsidR="0020747B">
        <w:instrText xml:space="preserve"> ADDIN ZOTERO_ITEM CSL_CITATION {"citationID":"yE32tDUo","properties":{"formattedCitation":"(Zheng 2014)","plainCitation":"(Zheng 2014)","noteIndex":0},"citationItems":[{"id":704,"uris":["http://zotero.org/users/local/s8f0QVnP/items/HRERF4V6"],"uri":["http://zotero.org/users/local/s8f0QVnP/items/HRERF4V6"],"itemData":{"id":704,"type":"article-journal","title":"A Stylistic Analysis on\" I have a dream\"","container-title":"Journal of Studies in social Sciences","volume":"9","issue":"1","source":"Google Scholar","author":[{"family":"Zheng","given":"Shaohui"}],"issued":{"date-parts":[["2014"]]}}}],"schema":"https://github.com/citation-style-language/schema/raw/master/csl-citation.json"} </w:instrText>
      </w:r>
      <w:r w:rsidR="0020747B">
        <w:fldChar w:fldCharType="separate"/>
      </w:r>
      <w:r w:rsidR="0020747B" w:rsidRPr="0020747B">
        <w:rPr>
          <w:rFonts w:ascii="Times New Roman" w:hAnsi="Times New Roman" w:cs="Times New Roman"/>
        </w:rPr>
        <w:t>(Zheng 2014)</w:t>
      </w:r>
      <w:r w:rsidR="0020747B">
        <w:fldChar w:fldCharType="end"/>
      </w:r>
      <w:r w:rsidR="00103583">
        <w:t xml:space="preserve">. </w:t>
      </w:r>
    </w:p>
    <w:p w14:paraId="5137E30F" w14:textId="77777777" w:rsidR="000B1E5D" w:rsidRDefault="00056B2A" w:rsidP="00F6226E">
      <w:r>
        <w:t>Martin King Jr. found himself in a unique position</w:t>
      </w:r>
      <w:r w:rsidR="00A34C08">
        <w:t xml:space="preserve"> of moral heroism</w:t>
      </w:r>
      <w:r>
        <w:t xml:space="preserve"> once he got aware of the fact of </w:t>
      </w:r>
      <w:r w:rsidR="00A34C08">
        <w:t xml:space="preserve">how his message of hope is positioned to change the lives of many million Americans. For him, any American in the world has the moral responsibility to be a part of </w:t>
      </w:r>
      <w:r w:rsidR="0020747B">
        <w:t xml:space="preserve">the </w:t>
      </w:r>
      <w:r w:rsidR="00A34C08">
        <w:t xml:space="preserve">struggle which can lead their state to a new upshot and a new will. It is from where they can achieve the American </w:t>
      </w:r>
      <w:r w:rsidR="00372CE6">
        <w:t xml:space="preserve">dream, which is the ultimate pursuit of contentment for ‘us' Americans. In his speech, when he states, "It came as </w:t>
      </w:r>
      <w:r w:rsidR="0020747B">
        <w:t xml:space="preserve">a </w:t>
      </w:r>
      <w:r w:rsidR="00372CE6">
        <w:t>joyous daybreak to end the long night of captivity</w:t>
      </w:r>
      <w:r w:rsidR="0020747B">
        <w:t xml:space="preserve"> </w:t>
      </w:r>
      <w:r w:rsidR="0020747B">
        <w:fldChar w:fldCharType="begin"/>
      </w:r>
      <w:r w:rsidR="0020747B">
        <w:instrText xml:space="preserve"> ADDIN ZOTERO_ITEM CSL_CITATION {"citationID":"bsP1c5sQ","properties":{"formattedCitation":"(King 1999)","plainCitation":"(King 1999)","noteIndex":0},"citationItems":[{"id":705,"uris":["http://zotero.org/users/local/s8f0QVnP/items/89DUKLG8"],"uri":["http://zotero.org/users/local/s8f0QVnP/items/89DUKLG8"],"itemData":{"id":705,"type":"book","title":"\" I Have a Dream\" Speech","publisher":"Project Gutenberg.","source":"Google Scholar","author":[{"family":"King","given":"Martin Luther"}],"issued":{"date-parts":[["1999"]]}}}],"schema":"https://github.com/citation-style-language/schema/raw/master/csl-citation.json"} </w:instrText>
      </w:r>
      <w:r w:rsidR="0020747B">
        <w:fldChar w:fldCharType="separate"/>
      </w:r>
      <w:r w:rsidR="0020747B" w:rsidRPr="0020747B">
        <w:rPr>
          <w:rFonts w:ascii="Times New Roman" w:hAnsi="Times New Roman" w:cs="Times New Roman"/>
        </w:rPr>
        <w:t>(King 1999)</w:t>
      </w:r>
      <w:r w:rsidR="0020747B">
        <w:fldChar w:fldCharType="end"/>
      </w:r>
      <w:r w:rsidR="00372CE6">
        <w:t xml:space="preserve">”, it shows that he considered himself under the moral onus to free those Americans who were in captivity on behalf of others. For him, the million Americans were </w:t>
      </w:r>
      <w:r w:rsidR="00AC2E7E">
        <w:t>important and had the right to achieve their dreams for which their forefathers had been struggling.</w:t>
      </w:r>
      <w:r w:rsidR="002C0981">
        <w:t xml:space="preserve"> The moral aspects of the speech suggest that </w:t>
      </w:r>
      <w:r>
        <w:t xml:space="preserve">Martin Jr. had been a voice of those who believed </w:t>
      </w:r>
      <w:r w:rsidR="0020747B">
        <w:t>i</w:t>
      </w:r>
      <w:r>
        <w:t>n the American dream</w:t>
      </w:r>
      <w:r w:rsidR="0020747B">
        <w:t xml:space="preserve"> </w:t>
      </w:r>
      <w:r w:rsidR="0020747B">
        <w:fldChar w:fldCharType="begin"/>
      </w:r>
      <w:r w:rsidR="0020747B">
        <w:instrText xml:space="preserve"> ADDIN ZOTERO_ITEM CSL_CITATION {"citationID":"0ecZnO42","properties":{"formattedCitation":"(Echols 2004)","plainCitation":"(Echols 2004)","noteIndex":0},"citationItems":[{"id":702,"uris":["http://zotero.org/users/local/s8f0QVnP/items/NDAM9QJF"],"uri":["http://zotero.org/users/local/s8f0QVnP/items/NDAM9QJF"],"itemData":{"id":702,"type":"book","title":"I Have a Dream: Martin Luther King Jr. and the Future of Multicultural America","publisher":"Fortress Press Minneapolis","source":"Google Scholar","title-short":"I Have a Dream","author":[{"family":"Echols","given":"James"}],"issued":{"date-parts":[["2004"]]}}}],"schema":"https://github.com/citation-style-language/schema/raw/master/csl-citation.json"} </w:instrText>
      </w:r>
      <w:r w:rsidR="0020747B">
        <w:fldChar w:fldCharType="separate"/>
      </w:r>
      <w:r w:rsidR="0020747B" w:rsidRPr="0020747B">
        <w:rPr>
          <w:rFonts w:ascii="Times New Roman" w:hAnsi="Times New Roman" w:cs="Times New Roman"/>
        </w:rPr>
        <w:t>(Echols 2004)</w:t>
      </w:r>
      <w:r w:rsidR="0020747B">
        <w:fldChar w:fldCharType="end"/>
      </w:r>
      <w:r>
        <w:t xml:space="preserve">. </w:t>
      </w:r>
    </w:p>
    <w:p w14:paraId="680EA6B1" w14:textId="77777777" w:rsidR="000B1E5D" w:rsidRDefault="00056B2A" w:rsidP="002C0981">
      <w:pPr>
        <w:rPr>
          <w:lang w:val="en-AU" w:eastAsia="en-AU"/>
        </w:rPr>
      </w:pPr>
      <w:r>
        <w:t>For making his idealization of words more authentic and concrete, he made use of emotions, metaphors</w:t>
      </w:r>
      <w:r w:rsidR="0020747B">
        <w:t>,</w:t>
      </w:r>
      <w:r>
        <w:t xml:space="preserve"> and images. For example, to differentiate separation and racial justification, Martin used different metaphors like </w:t>
      </w:r>
      <w:r w:rsidR="0020747B">
        <w:t xml:space="preserve">a </w:t>
      </w:r>
      <w:r>
        <w:t xml:space="preserve">dark and deserted valley. He also used metaphors like </w:t>
      </w:r>
      <w:r w:rsidR="0020747B">
        <w:t xml:space="preserve">a </w:t>
      </w:r>
      <w:r>
        <w:t>sunlit path for racial justification</w:t>
      </w:r>
      <w:r w:rsidR="0020747B">
        <w:t xml:space="preserve"> </w:t>
      </w:r>
      <w:r w:rsidR="0020747B">
        <w:fldChar w:fldCharType="begin"/>
      </w:r>
      <w:r w:rsidR="0020747B">
        <w:instrText xml:space="preserve"> ADDIN ZOTERO_ITEM CSL_CITATION {"citationID":"wWsJiYMK","properties":{"formattedCitation":"(King 1999)","plainCitation":"(King 1999)","noteIndex":0},"citationItems":[{"id":705,"uris":["http://zotero.org/users/local/s8f0QVnP/items/89DUKLG8"],"uri":["http://zotero.org/users/local/s8f0QVnP/items/89DUKLG8"],"itemData":{"id":705,"type":"book","title":"\" I Have a Dream\" Speech","publisher":"Project Gutenberg.","source":"Google Scholar","author":[{"family":"King","given":"Martin Luther"}],"issued":{"date-parts":[["1999"]]}}}],"schema":"https://github.com/citation-style-language/schema/raw/master/csl-citation.json"} </w:instrText>
      </w:r>
      <w:r w:rsidR="0020747B">
        <w:fldChar w:fldCharType="separate"/>
      </w:r>
      <w:r w:rsidR="0020747B" w:rsidRPr="0020747B">
        <w:rPr>
          <w:rFonts w:ascii="Times New Roman" w:hAnsi="Times New Roman" w:cs="Times New Roman"/>
        </w:rPr>
        <w:t>(King 1999)</w:t>
      </w:r>
      <w:r w:rsidR="0020747B">
        <w:fldChar w:fldCharType="end"/>
      </w:r>
      <w:r>
        <w:t xml:space="preserve">. </w:t>
      </w:r>
      <w:r w:rsidR="000441F2">
        <w:t>In paragraph two of his speech, he narrated ‘</w:t>
      </w:r>
      <w:r w:rsidR="000441F2" w:rsidRPr="000441F2">
        <w:rPr>
          <w:lang w:val="en-AU" w:eastAsia="en-AU"/>
        </w:rPr>
        <w:t>joyous daybreak to end the long night of their captivity</w:t>
      </w:r>
      <w:r w:rsidR="000441F2">
        <w:rPr>
          <w:lang w:val="en-AU" w:eastAsia="en-AU"/>
        </w:rPr>
        <w:t xml:space="preserve">,' following which he went on to narrate the conditions of Negro lives, which according to him, were struggling for freedom and equality. With the use of words like autumn, he explained how a good and alluring time for the Negros is a little away from them. </w:t>
      </w:r>
      <w:r w:rsidR="00AD23CE">
        <w:rPr>
          <w:lang w:val="en-AU" w:eastAsia="en-AU"/>
        </w:rPr>
        <w:t>Beside</w:t>
      </w:r>
      <w:r w:rsidR="0020747B">
        <w:rPr>
          <w:lang w:val="en-AU" w:eastAsia="en-AU"/>
        </w:rPr>
        <w:t>s</w:t>
      </w:r>
      <w:r w:rsidR="00AD23CE">
        <w:rPr>
          <w:lang w:val="en-AU" w:eastAsia="en-AU"/>
        </w:rPr>
        <w:t xml:space="preserve"> all the words he narrated, the ethical</w:t>
      </w:r>
      <w:r w:rsidR="00F6226E">
        <w:rPr>
          <w:lang w:val="en-AU" w:eastAsia="en-AU"/>
        </w:rPr>
        <w:t xml:space="preserve"> rhetoric suggests that his speech was strong and was focused on confrontation. Not confrontation in a </w:t>
      </w:r>
      <w:r w:rsidR="00F6226E">
        <w:rPr>
          <w:lang w:val="en-AU" w:eastAsia="en-AU"/>
        </w:rPr>
        <w:lastRenderedPageBreak/>
        <w:t xml:space="preserve">literal sense, rather in the manner he has voiced for throughout his life. For him, the ethics existed in no- confrontation and absence of violence. </w:t>
      </w:r>
    </w:p>
    <w:p w14:paraId="151DB1E4" w14:textId="77777777" w:rsidR="0010793F" w:rsidRDefault="00056B2A" w:rsidP="0010793F">
      <w:pPr>
        <w:rPr>
          <w:lang w:val="en-AU" w:eastAsia="en-AU"/>
        </w:rPr>
      </w:pPr>
      <w:r>
        <w:rPr>
          <w:lang w:val="en-AU" w:eastAsia="en-AU"/>
        </w:rPr>
        <w:t>Despite the use of ethical and moral taxonomies in his speech, he focused on the problems the wider American confronted. For him, the prime aspect to be considered was when the Americans will be satisfied? For coming to this aspect, he used instances which dwells the complete speech into a rhetorical</w:t>
      </w:r>
      <w:r w:rsidR="005C39B0">
        <w:rPr>
          <w:lang w:val="en-AU" w:eastAsia="en-AU"/>
        </w:rPr>
        <w:t xml:space="preserve"> pattern. Along with many such illustration</w:t>
      </w:r>
      <w:r w:rsidR="0020747B">
        <w:rPr>
          <w:lang w:val="en-AU" w:eastAsia="en-AU"/>
        </w:rPr>
        <w:t>s</w:t>
      </w:r>
      <w:r w:rsidR="005C39B0">
        <w:rPr>
          <w:lang w:val="en-AU" w:eastAsia="en-AU"/>
        </w:rPr>
        <w:t xml:space="preserve"> of things, </w:t>
      </w:r>
      <w:r w:rsidR="00864865">
        <w:rPr>
          <w:lang w:val="en-AU" w:eastAsia="en-AU"/>
        </w:rPr>
        <w:t>he narrated a list of injustices; the Americans were facing. For him, if there exist</w:t>
      </w:r>
      <w:r w:rsidR="0020747B">
        <w:rPr>
          <w:lang w:val="en-AU" w:eastAsia="en-AU"/>
        </w:rPr>
        <w:t>s</w:t>
      </w:r>
      <w:r w:rsidR="00864865">
        <w:rPr>
          <w:lang w:val="en-AU" w:eastAsia="en-AU"/>
        </w:rPr>
        <w:t xml:space="preserve"> any injustice, it is for the fact that American ha</w:t>
      </w:r>
      <w:r w:rsidR="0020747B">
        <w:rPr>
          <w:lang w:val="en-AU" w:eastAsia="en-AU"/>
        </w:rPr>
        <w:t>s</w:t>
      </w:r>
      <w:r w:rsidR="00864865">
        <w:rPr>
          <w:lang w:val="en-AU" w:eastAsia="en-AU"/>
        </w:rPr>
        <w:t xml:space="preserve"> lost faith in the achievement of a dream. The ethics, morals</w:t>
      </w:r>
      <w:r w:rsidR="0020747B">
        <w:rPr>
          <w:lang w:val="en-AU" w:eastAsia="en-AU"/>
        </w:rPr>
        <w:t>,</w:t>
      </w:r>
      <w:r w:rsidR="00864865">
        <w:rPr>
          <w:lang w:val="en-AU" w:eastAsia="en-AU"/>
        </w:rPr>
        <w:t xml:space="preserve"> and </w:t>
      </w:r>
      <w:r w:rsidR="00FF66C1">
        <w:rPr>
          <w:lang w:val="en-AU" w:eastAsia="en-AU"/>
        </w:rPr>
        <w:t xml:space="preserve">integrities are being interpreted in a manner </w:t>
      </w:r>
      <w:r w:rsidR="0020747B">
        <w:rPr>
          <w:lang w:val="en-AU" w:eastAsia="en-AU"/>
        </w:rPr>
        <w:t>that</w:t>
      </w:r>
      <w:r w:rsidR="00FF66C1">
        <w:rPr>
          <w:lang w:val="en-AU" w:eastAsia="en-AU"/>
        </w:rPr>
        <w:t xml:space="preserve"> does not conform to </w:t>
      </w:r>
      <w:r w:rsidR="004151CD">
        <w:rPr>
          <w:lang w:val="en-AU" w:eastAsia="en-AU"/>
        </w:rPr>
        <w:t xml:space="preserve">the ideals of </w:t>
      </w:r>
      <w:r w:rsidR="00F25BC2">
        <w:rPr>
          <w:lang w:val="en-AU" w:eastAsia="en-AU"/>
        </w:rPr>
        <w:t>their</w:t>
      </w:r>
      <w:r>
        <w:rPr>
          <w:lang w:val="en-AU" w:eastAsia="en-AU"/>
        </w:rPr>
        <w:t xml:space="preserve"> nation. For him, the only thing which needs to be categorized is the fact that if Americans remain neglectful of the needs of many African- American of their nation, it won’t serve the ideas of the decoration of independence. </w:t>
      </w:r>
    </w:p>
    <w:p w14:paraId="2F3E2649" w14:textId="77777777" w:rsidR="0020747B" w:rsidRDefault="00056B2A" w:rsidP="00FA35A6">
      <w:r w:rsidRPr="008D50CC">
        <w:t>The power of Martin’s speech lie</w:t>
      </w:r>
      <w:r>
        <w:t>s</w:t>
      </w:r>
      <w:r w:rsidRPr="008D50CC">
        <w:t xml:space="preserve"> in the vision of justice, brotherhood</w:t>
      </w:r>
      <w:r>
        <w:t>,</w:t>
      </w:r>
      <w:r w:rsidRPr="008D50CC">
        <w:t xml:space="preserve"> and equality. If he started his speech with words like ‘I have a dream', it meant that there was a driving force behind all this. The driving force was not confrontation, and neither was it gripping the authorities in his hand, rather it was to take hold of the t</w:t>
      </w:r>
      <w:r>
        <w:t>h</w:t>
      </w:r>
      <w:r w:rsidRPr="008D50CC">
        <w:t>ings in a justified manner. His struggle for the African Americans suggest</w:t>
      </w:r>
      <w:r>
        <w:t>s</w:t>
      </w:r>
      <w:r w:rsidRPr="008D50CC">
        <w:t xml:space="preserve"> that each aspect for them was different </w:t>
      </w:r>
      <w:r>
        <w:t>from</w:t>
      </w:r>
      <w:r w:rsidRPr="008D50CC">
        <w:t xml:space="preserve"> what the farmers of </w:t>
      </w:r>
      <w:r>
        <w:t xml:space="preserve">the </w:t>
      </w:r>
      <w:r w:rsidRPr="008D50CC">
        <w:t xml:space="preserve">American constitution had not thought of. In short, in his speech, he extended the call for equality and for </w:t>
      </w:r>
      <w:r w:rsidR="008D50CC" w:rsidRPr="008D50CC">
        <w:t>genuine</w:t>
      </w:r>
      <w:r w:rsidRPr="008D50CC">
        <w:t xml:space="preserve"> freedom. </w:t>
      </w:r>
    </w:p>
    <w:p w14:paraId="7E4F89AB" w14:textId="77777777" w:rsidR="0020747B" w:rsidRDefault="00056B2A">
      <w:r>
        <w:br w:type="page"/>
      </w:r>
    </w:p>
    <w:p w14:paraId="4C616C71" w14:textId="77777777" w:rsidR="00FA35A6" w:rsidRDefault="00056B2A" w:rsidP="0020747B">
      <w:pPr>
        <w:pStyle w:val="Heading1"/>
      </w:pPr>
      <w:r>
        <w:lastRenderedPageBreak/>
        <w:t>References:</w:t>
      </w:r>
    </w:p>
    <w:p w14:paraId="508A06B0" w14:textId="77777777" w:rsidR="0020747B" w:rsidRPr="0020747B" w:rsidRDefault="00056B2A" w:rsidP="0020747B">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20747B">
        <w:rPr>
          <w:rFonts w:ascii="Times New Roman" w:hAnsi="Times New Roman" w:cs="Times New Roman"/>
        </w:rPr>
        <w:t xml:space="preserve">Echols, James. 2004. </w:t>
      </w:r>
      <w:r w:rsidRPr="0020747B">
        <w:rPr>
          <w:rFonts w:ascii="Times New Roman" w:hAnsi="Times New Roman" w:cs="Times New Roman"/>
          <w:i/>
          <w:iCs/>
        </w:rPr>
        <w:t>I Have a Dream: Martin Luther King Jr. and the Future of Multicultural America</w:t>
      </w:r>
      <w:r w:rsidRPr="0020747B">
        <w:rPr>
          <w:rFonts w:ascii="Times New Roman" w:hAnsi="Times New Roman" w:cs="Times New Roman"/>
        </w:rPr>
        <w:t>. Fortress Press Minneapolis.</w:t>
      </w:r>
    </w:p>
    <w:p w14:paraId="5A2F6D65" w14:textId="77777777" w:rsidR="0020747B" w:rsidRPr="0020747B" w:rsidRDefault="00056B2A" w:rsidP="0020747B">
      <w:pPr>
        <w:pStyle w:val="Bibliography"/>
        <w:spacing w:line="480" w:lineRule="auto"/>
        <w:rPr>
          <w:rFonts w:ascii="Times New Roman" w:hAnsi="Times New Roman" w:cs="Times New Roman"/>
        </w:rPr>
      </w:pPr>
      <w:r w:rsidRPr="0020747B">
        <w:rPr>
          <w:rFonts w:ascii="Times New Roman" w:hAnsi="Times New Roman" w:cs="Times New Roman"/>
        </w:rPr>
        <w:t xml:space="preserve">King, Martin Luther. 1999. </w:t>
      </w:r>
      <w:r w:rsidRPr="0020747B">
        <w:rPr>
          <w:rFonts w:ascii="Times New Roman" w:hAnsi="Times New Roman" w:cs="Times New Roman"/>
          <w:i/>
          <w:iCs/>
        </w:rPr>
        <w:t>“ I Have a Dream” Speech</w:t>
      </w:r>
      <w:r w:rsidRPr="0020747B">
        <w:rPr>
          <w:rFonts w:ascii="Times New Roman" w:hAnsi="Times New Roman" w:cs="Times New Roman"/>
        </w:rPr>
        <w:t>. Project Gutenberg.</w:t>
      </w:r>
    </w:p>
    <w:p w14:paraId="6884A543" w14:textId="77777777" w:rsidR="0020747B" w:rsidRPr="0020747B" w:rsidRDefault="00056B2A" w:rsidP="0020747B">
      <w:pPr>
        <w:pStyle w:val="Bibliography"/>
        <w:spacing w:line="480" w:lineRule="auto"/>
        <w:rPr>
          <w:rFonts w:ascii="Times New Roman" w:hAnsi="Times New Roman" w:cs="Times New Roman"/>
        </w:rPr>
      </w:pPr>
      <w:r w:rsidRPr="0020747B">
        <w:rPr>
          <w:rFonts w:ascii="Times New Roman" w:hAnsi="Times New Roman" w:cs="Times New Roman"/>
        </w:rPr>
        <w:t xml:space="preserve">Zheng, Shaohui. 2014. “A Stylistic Analysis on" I Have a Dream".” </w:t>
      </w:r>
      <w:r w:rsidRPr="0020747B">
        <w:rPr>
          <w:rFonts w:ascii="Times New Roman" w:hAnsi="Times New Roman" w:cs="Times New Roman"/>
          <w:i/>
          <w:iCs/>
        </w:rPr>
        <w:t xml:space="preserve">Journal of Studies in </w:t>
      </w:r>
      <w:r>
        <w:rPr>
          <w:rFonts w:ascii="Times New Roman" w:hAnsi="Times New Roman" w:cs="Times New Roman"/>
          <w:i/>
          <w:iCs/>
        </w:rPr>
        <w:t>S</w:t>
      </w:r>
      <w:r w:rsidRPr="0020747B">
        <w:rPr>
          <w:rFonts w:ascii="Times New Roman" w:hAnsi="Times New Roman" w:cs="Times New Roman"/>
          <w:i/>
          <w:iCs/>
        </w:rPr>
        <w:t>ocial Sciences</w:t>
      </w:r>
      <w:r w:rsidRPr="0020747B">
        <w:rPr>
          <w:rFonts w:ascii="Times New Roman" w:hAnsi="Times New Roman" w:cs="Times New Roman"/>
        </w:rPr>
        <w:t xml:space="preserve"> 9(1).</w:t>
      </w:r>
    </w:p>
    <w:p w14:paraId="43C4F8EB" w14:textId="77777777" w:rsidR="0020747B" w:rsidRPr="0020747B" w:rsidRDefault="00056B2A" w:rsidP="0020747B">
      <w:pPr>
        <w:ind w:firstLine="0"/>
      </w:pPr>
      <w:r>
        <w:fldChar w:fldCharType="end"/>
      </w:r>
    </w:p>
    <w:sectPr w:rsidR="0020747B" w:rsidRPr="0020747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98783E" w16cid:durableId="215113E2"/>
  <w16cid:commentId w16cid:paraId="4174B604" w16cid:durableId="215112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94635" w14:textId="77777777" w:rsidR="00776EB3" w:rsidRDefault="00776EB3">
      <w:pPr>
        <w:spacing w:line="240" w:lineRule="auto"/>
      </w:pPr>
      <w:r>
        <w:separator/>
      </w:r>
    </w:p>
  </w:endnote>
  <w:endnote w:type="continuationSeparator" w:id="0">
    <w:p w14:paraId="20CDB9F2" w14:textId="77777777" w:rsidR="00776EB3" w:rsidRDefault="00776E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890E7E" w14:textId="77777777" w:rsidR="00776EB3" w:rsidRDefault="00776EB3">
      <w:pPr>
        <w:spacing w:line="240" w:lineRule="auto"/>
      </w:pPr>
      <w:r>
        <w:separator/>
      </w:r>
    </w:p>
  </w:footnote>
  <w:footnote w:type="continuationSeparator" w:id="0">
    <w:p w14:paraId="796867D9" w14:textId="77777777" w:rsidR="00776EB3" w:rsidRDefault="00776EB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9F6E5" w14:textId="77777777" w:rsidR="00E81978" w:rsidRDefault="00056B2A">
    <w:pPr>
      <w:pStyle w:val="Header"/>
    </w:pPr>
    <w:r w:rsidRPr="00F80872">
      <w:rPr>
        <w:rStyle w:val="Strong"/>
      </w:rPr>
      <w:t xml:space="preserve"> </w:t>
    </w:r>
    <w:r w:rsidR="00EB4828">
      <w:rPr>
        <w:rStyle w:val="Strong"/>
      </w:rPr>
      <w:t xml:space="preserve">history and ANTHROP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A43BF">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74C765" w14:textId="77777777" w:rsidR="00E81978" w:rsidRDefault="00056B2A">
    <w:pPr>
      <w:pStyle w:val="Header"/>
      <w:rPr>
        <w:rStyle w:val="Strong"/>
      </w:rPr>
    </w:pPr>
    <w:r>
      <w:t xml:space="preserve">History and Anthropology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A43BF" w:rsidRPr="00FA43B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F59242B"/>
    <w:multiLevelType w:val="hybridMultilevel"/>
    <w:tmpl w:val="378BB0F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2417CC6"/>
    <w:multiLevelType w:val="hybridMultilevel"/>
    <w:tmpl w:val="23D4C946"/>
    <w:lvl w:ilvl="0" w:tplc="76F413D4">
      <w:start w:val="1"/>
      <w:numFmt w:val="bullet"/>
      <w:lvlText w:val=""/>
      <w:lvlJc w:val="left"/>
      <w:pPr>
        <w:ind w:left="720" w:hanging="360"/>
      </w:pPr>
      <w:rPr>
        <w:rFonts w:ascii="Symbol" w:hAnsi="Symbol" w:hint="default"/>
      </w:rPr>
    </w:lvl>
    <w:lvl w:ilvl="1" w:tplc="18D4C2D0" w:tentative="1">
      <w:start w:val="1"/>
      <w:numFmt w:val="bullet"/>
      <w:lvlText w:val="o"/>
      <w:lvlJc w:val="left"/>
      <w:pPr>
        <w:ind w:left="1440" w:hanging="360"/>
      </w:pPr>
      <w:rPr>
        <w:rFonts w:ascii="Courier New" w:hAnsi="Courier New" w:cs="Courier New" w:hint="default"/>
      </w:rPr>
    </w:lvl>
    <w:lvl w:ilvl="2" w:tplc="4DEE27A4" w:tentative="1">
      <w:start w:val="1"/>
      <w:numFmt w:val="bullet"/>
      <w:lvlText w:val=""/>
      <w:lvlJc w:val="left"/>
      <w:pPr>
        <w:ind w:left="2160" w:hanging="360"/>
      </w:pPr>
      <w:rPr>
        <w:rFonts w:ascii="Wingdings" w:hAnsi="Wingdings" w:hint="default"/>
      </w:rPr>
    </w:lvl>
    <w:lvl w:ilvl="3" w:tplc="20B63154" w:tentative="1">
      <w:start w:val="1"/>
      <w:numFmt w:val="bullet"/>
      <w:lvlText w:val=""/>
      <w:lvlJc w:val="left"/>
      <w:pPr>
        <w:ind w:left="2880" w:hanging="360"/>
      </w:pPr>
      <w:rPr>
        <w:rFonts w:ascii="Symbol" w:hAnsi="Symbol" w:hint="default"/>
      </w:rPr>
    </w:lvl>
    <w:lvl w:ilvl="4" w:tplc="B0E27372" w:tentative="1">
      <w:start w:val="1"/>
      <w:numFmt w:val="bullet"/>
      <w:lvlText w:val="o"/>
      <w:lvlJc w:val="left"/>
      <w:pPr>
        <w:ind w:left="3600" w:hanging="360"/>
      </w:pPr>
      <w:rPr>
        <w:rFonts w:ascii="Courier New" w:hAnsi="Courier New" w:cs="Courier New" w:hint="default"/>
      </w:rPr>
    </w:lvl>
    <w:lvl w:ilvl="5" w:tplc="49DA99C0" w:tentative="1">
      <w:start w:val="1"/>
      <w:numFmt w:val="bullet"/>
      <w:lvlText w:val=""/>
      <w:lvlJc w:val="left"/>
      <w:pPr>
        <w:ind w:left="4320" w:hanging="360"/>
      </w:pPr>
      <w:rPr>
        <w:rFonts w:ascii="Wingdings" w:hAnsi="Wingdings" w:hint="default"/>
      </w:rPr>
    </w:lvl>
    <w:lvl w:ilvl="6" w:tplc="BF4C7C46" w:tentative="1">
      <w:start w:val="1"/>
      <w:numFmt w:val="bullet"/>
      <w:lvlText w:val=""/>
      <w:lvlJc w:val="left"/>
      <w:pPr>
        <w:ind w:left="5040" w:hanging="360"/>
      </w:pPr>
      <w:rPr>
        <w:rFonts w:ascii="Symbol" w:hAnsi="Symbol" w:hint="default"/>
      </w:rPr>
    </w:lvl>
    <w:lvl w:ilvl="7" w:tplc="FEE65DF8" w:tentative="1">
      <w:start w:val="1"/>
      <w:numFmt w:val="bullet"/>
      <w:lvlText w:val="o"/>
      <w:lvlJc w:val="left"/>
      <w:pPr>
        <w:ind w:left="5760" w:hanging="360"/>
      </w:pPr>
      <w:rPr>
        <w:rFonts w:ascii="Courier New" w:hAnsi="Courier New" w:cs="Courier New" w:hint="default"/>
      </w:rPr>
    </w:lvl>
    <w:lvl w:ilvl="8" w:tplc="534059D4"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A8063B7"/>
    <w:multiLevelType w:val="hybridMultilevel"/>
    <w:tmpl w:val="D065A46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1446A"/>
    <w:rsid w:val="000441F2"/>
    <w:rsid w:val="00056B2A"/>
    <w:rsid w:val="00063733"/>
    <w:rsid w:val="000A2465"/>
    <w:rsid w:val="000A3398"/>
    <w:rsid w:val="000A40AE"/>
    <w:rsid w:val="000B1E5D"/>
    <w:rsid w:val="000C1F77"/>
    <w:rsid w:val="000D1FD0"/>
    <w:rsid w:val="000D2DA6"/>
    <w:rsid w:val="000D3F41"/>
    <w:rsid w:val="000E04F4"/>
    <w:rsid w:val="000F2161"/>
    <w:rsid w:val="00103583"/>
    <w:rsid w:val="001043B6"/>
    <w:rsid w:val="0010793F"/>
    <w:rsid w:val="00120D8C"/>
    <w:rsid w:val="00156E81"/>
    <w:rsid w:val="001D3AEE"/>
    <w:rsid w:val="0020747B"/>
    <w:rsid w:val="00235295"/>
    <w:rsid w:val="002513E9"/>
    <w:rsid w:val="00265074"/>
    <w:rsid w:val="00295816"/>
    <w:rsid w:val="00296FED"/>
    <w:rsid w:val="002A1132"/>
    <w:rsid w:val="002C0981"/>
    <w:rsid w:val="002C1317"/>
    <w:rsid w:val="00355DCA"/>
    <w:rsid w:val="00372CE6"/>
    <w:rsid w:val="00386E26"/>
    <w:rsid w:val="003A2692"/>
    <w:rsid w:val="003D66CB"/>
    <w:rsid w:val="003F5409"/>
    <w:rsid w:val="004151CD"/>
    <w:rsid w:val="00415A50"/>
    <w:rsid w:val="00433274"/>
    <w:rsid w:val="00445E12"/>
    <w:rsid w:val="00461BA3"/>
    <w:rsid w:val="0046629C"/>
    <w:rsid w:val="004724D7"/>
    <w:rsid w:val="00474049"/>
    <w:rsid w:val="00492655"/>
    <w:rsid w:val="0051525C"/>
    <w:rsid w:val="00520EDB"/>
    <w:rsid w:val="0053467A"/>
    <w:rsid w:val="0054276E"/>
    <w:rsid w:val="00551A02"/>
    <w:rsid w:val="005534FA"/>
    <w:rsid w:val="005565B4"/>
    <w:rsid w:val="00565DAD"/>
    <w:rsid w:val="005B3A43"/>
    <w:rsid w:val="005C39B0"/>
    <w:rsid w:val="005C39B5"/>
    <w:rsid w:val="005D3A03"/>
    <w:rsid w:val="005E111A"/>
    <w:rsid w:val="005E6AF9"/>
    <w:rsid w:val="005F6BDF"/>
    <w:rsid w:val="00623034"/>
    <w:rsid w:val="006500B1"/>
    <w:rsid w:val="006A4D34"/>
    <w:rsid w:val="006D33BA"/>
    <w:rsid w:val="00765168"/>
    <w:rsid w:val="00776EB3"/>
    <w:rsid w:val="00797F6D"/>
    <w:rsid w:val="008002C0"/>
    <w:rsid w:val="0086025C"/>
    <w:rsid w:val="00864865"/>
    <w:rsid w:val="008B0E56"/>
    <w:rsid w:val="008B21C3"/>
    <w:rsid w:val="008C5323"/>
    <w:rsid w:val="008D41FA"/>
    <w:rsid w:val="008D477A"/>
    <w:rsid w:val="008D50CC"/>
    <w:rsid w:val="008D5F9A"/>
    <w:rsid w:val="008E036B"/>
    <w:rsid w:val="008E0F8D"/>
    <w:rsid w:val="008E3AC1"/>
    <w:rsid w:val="00906227"/>
    <w:rsid w:val="009223E3"/>
    <w:rsid w:val="00934C86"/>
    <w:rsid w:val="00945A71"/>
    <w:rsid w:val="0099747D"/>
    <w:rsid w:val="009A6A3B"/>
    <w:rsid w:val="009C2EAC"/>
    <w:rsid w:val="00A34C08"/>
    <w:rsid w:val="00A57C5A"/>
    <w:rsid w:val="00A92A6B"/>
    <w:rsid w:val="00AC2E7E"/>
    <w:rsid w:val="00AC362E"/>
    <w:rsid w:val="00AD23CE"/>
    <w:rsid w:val="00B0090A"/>
    <w:rsid w:val="00B4615C"/>
    <w:rsid w:val="00B53796"/>
    <w:rsid w:val="00B566CC"/>
    <w:rsid w:val="00B823AA"/>
    <w:rsid w:val="00BA45DB"/>
    <w:rsid w:val="00BF4184"/>
    <w:rsid w:val="00C0601E"/>
    <w:rsid w:val="00C31D30"/>
    <w:rsid w:val="00C32C5C"/>
    <w:rsid w:val="00C370BD"/>
    <w:rsid w:val="00C82288"/>
    <w:rsid w:val="00C97C01"/>
    <w:rsid w:val="00CB10EB"/>
    <w:rsid w:val="00CD1B1A"/>
    <w:rsid w:val="00CD6E39"/>
    <w:rsid w:val="00CF2711"/>
    <w:rsid w:val="00CF6E91"/>
    <w:rsid w:val="00D151D3"/>
    <w:rsid w:val="00D30337"/>
    <w:rsid w:val="00D343E0"/>
    <w:rsid w:val="00D36A91"/>
    <w:rsid w:val="00D73CF9"/>
    <w:rsid w:val="00D85B68"/>
    <w:rsid w:val="00E258A7"/>
    <w:rsid w:val="00E6004D"/>
    <w:rsid w:val="00E64C60"/>
    <w:rsid w:val="00E718C9"/>
    <w:rsid w:val="00E76E2A"/>
    <w:rsid w:val="00E81978"/>
    <w:rsid w:val="00E93155"/>
    <w:rsid w:val="00E96000"/>
    <w:rsid w:val="00E979DD"/>
    <w:rsid w:val="00EB4828"/>
    <w:rsid w:val="00EC2620"/>
    <w:rsid w:val="00EC34BA"/>
    <w:rsid w:val="00EC54E4"/>
    <w:rsid w:val="00EE5314"/>
    <w:rsid w:val="00F25BC2"/>
    <w:rsid w:val="00F36130"/>
    <w:rsid w:val="00F379B7"/>
    <w:rsid w:val="00F47C99"/>
    <w:rsid w:val="00F525FA"/>
    <w:rsid w:val="00F6226E"/>
    <w:rsid w:val="00F66B7B"/>
    <w:rsid w:val="00F805B1"/>
    <w:rsid w:val="00F80872"/>
    <w:rsid w:val="00F82768"/>
    <w:rsid w:val="00FA35A6"/>
    <w:rsid w:val="00FA43BF"/>
    <w:rsid w:val="00FC553F"/>
    <w:rsid w:val="00FE6AA4"/>
    <w:rsid w:val="00FF2002"/>
    <w:rsid w:val="00FF6044"/>
    <w:rsid w:val="00FF6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99747D"/>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471</Words>
  <Characters>838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6T10:58:00Z</dcterms:created>
  <dcterms:modified xsi:type="dcterms:W3CDTF">2019-10-1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eGpZCqfb"/&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